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A0B253" w14:textId="77777777"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0"/>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0"/>
      <w:r w:rsidR="007E0E3D">
        <w:rPr>
          <w:rStyle w:val="CommentReference"/>
        </w:rPr>
        <w:commentReference w:id="0"/>
      </w:r>
    </w:p>
    <w:p w14:paraId="062D1861" w14:textId="77777777" w:rsidR="00284DAE" w:rsidRDefault="00284DAE" w:rsidP="003B7A37">
      <w:pPr>
        <w:spacing w:after="150"/>
        <w:rPr>
          <w:ins w:id="1" w:author="Laura Dee" w:date="2020-10-06T08:05:00Z"/>
          <w:rFonts w:ascii="Helvetica Neue" w:eastAsia="Times New Roman" w:hAnsi="Helvetica Neue" w:cs="Times New Roman"/>
          <w:color w:val="333333"/>
          <w:sz w:val="21"/>
          <w:szCs w:val="21"/>
        </w:rPr>
      </w:pPr>
    </w:p>
    <w:p w14:paraId="4CD9A86D" w14:textId="20250821" w:rsidR="003B7A37" w:rsidRDefault="003B7A37" w:rsidP="003B7A37">
      <w:pPr>
        <w:spacing w:after="150"/>
        <w:rPr>
          <w:ins w:id="2" w:author="Laura Dee" w:date="2020-10-06T08:14:00Z"/>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3" w:author="Laura Dee" w:date="2020-10-06T07:51:00Z">
        <w:r w:rsidRPr="003B7A37" w:rsidDel="00D44338">
          <w:rPr>
            <w:rFonts w:ascii="Helvetica Neue" w:eastAsia="Times New Roman" w:hAnsi="Helvetica Neue" w:cs="Times New Roman"/>
            <w:color w:val="333333"/>
            <w:sz w:val="21"/>
            <w:szCs w:val="21"/>
          </w:rPr>
          <w:delText xml:space="preserve">the </w:delText>
        </w:r>
      </w:del>
      <w:ins w:id="4"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5" w:author="Laura Dee" w:date="2020-10-06T07:51:00Z">
        <w:r w:rsidR="00D44338">
          <w:rPr>
            <w:rFonts w:ascii="Helvetica Neue" w:eastAsia="Times New Roman" w:hAnsi="Helvetica Neue" w:cs="Times New Roman"/>
            <w:color w:val="333333"/>
            <w:sz w:val="21"/>
            <w:szCs w:val="21"/>
          </w:rPr>
          <w:t xml:space="preserve"> – </w:t>
        </w:r>
        <w:commentRangeStart w:id="6"/>
        <w:r w:rsidR="00D44338">
          <w:rPr>
            <w:rFonts w:ascii="Helvetica Neue" w:eastAsia="Times New Roman" w:hAnsi="Helvetica Neue" w:cs="Times New Roman"/>
            <w:color w:val="333333"/>
            <w:sz w:val="21"/>
            <w:szCs w:val="21"/>
          </w:rPr>
          <w:t>at larger scales</w:t>
        </w:r>
      </w:ins>
      <w:ins w:id="7" w:author="Laura Dee" w:date="2020-10-06T08:12:00Z">
        <w:r w:rsidR="00284DAE">
          <w:rPr>
            <w:rFonts w:ascii="Helvetica Neue" w:eastAsia="Times New Roman" w:hAnsi="Helvetica Neue" w:cs="Times New Roman"/>
            <w:color w:val="333333"/>
            <w:sz w:val="21"/>
            <w:szCs w:val="21"/>
          </w:rPr>
          <w:t xml:space="preserve"> in space and time</w:t>
        </w:r>
      </w:ins>
      <w:ins w:id="8" w:author="Laura Dee" w:date="2020-10-06T07:52:00Z">
        <w:r w:rsidR="00D44338">
          <w:rPr>
            <w:rFonts w:ascii="Helvetica Neue" w:eastAsia="Times New Roman" w:hAnsi="Helvetica Neue" w:cs="Times New Roman"/>
            <w:color w:val="333333"/>
            <w:sz w:val="21"/>
            <w:szCs w:val="21"/>
          </w:rPr>
          <w:t xml:space="preserve">, </w:t>
        </w:r>
      </w:ins>
      <w:commentRangeEnd w:id="6"/>
      <w:ins w:id="9" w:author="Laura Dee" w:date="2020-10-06T08:13:00Z">
        <w:r w:rsidR="00284DAE">
          <w:rPr>
            <w:rStyle w:val="CommentReference"/>
          </w:rPr>
          <w:commentReference w:id="6"/>
        </w:r>
      </w:ins>
      <w:ins w:id="10" w:author="Laura Dee" w:date="2020-10-06T07:52:00Z">
        <w:r w:rsidR="00D44338">
          <w:rPr>
            <w:rFonts w:ascii="Helvetica Neue" w:eastAsia="Times New Roman" w:hAnsi="Helvetica Neue" w:cs="Times New Roman"/>
            <w:color w:val="333333"/>
            <w:sz w:val="21"/>
            <w:szCs w:val="21"/>
          </w:rPr>
          <w:t xml:space="preserve">with unprecedent data </w:t>
        </w:r>
      </w:ins>
      <w:ins w:id="11" w:author="Laura Dee" w:date="2020-10-06T08:13:00Z">
        <w:r w:rsidR="00284DAE">
          <w:rPr>
            <w:rFonts w:ascii="Helvetica Neue" w:eastAsia="Times New Roman" w:hAnsi="Helvetica Neue" w:cs="Times New Roman"/>
            <w:color w:val="333333"/>
            <w:sz w:val="21"/>
            <w:szCs w:val="21"/>
          </w:rPr>
          <w:t>streams</w:t>
        </w:r>
      </w:ins>
      <w:r w:rsidRPr="003B7A37">
        <w:rPr>
          <w:rFonts w:ascii="Helvetica Neue" w:eastAsia="Times New Roman" w:hAnsi="Helvetica Neue" w:cs="Times New Roman"/>
          <w:color w:val="333333"/>
          <w:sz w:val="21"/>
          <w:szCs w:val="21"/>
        </w:rPr>
        <w:t xml:space="preserve">. Our ability to </w:t>
      </w:r>
      <w:ins w:id="12" w:author="Laura Dee" w:date="2020-10-06T08:13:00Z">
        <w:r w:rsidR="00284DAE">
          <w:rPr>
            <w:rFonts w:ascii="Helvetica Neue" w:eastAsia="Times New Roman" w:hAnsi="Helvetica Neue" w:cs="Times New Roman"/>
            <w:color w:val="333333"/>
            <w:sz w:val="21"/>
            <w:szCs w:val="21"/>
          </w:rPr>
          <w:t xml:space="preserve">test causal hypotheses and uncover </w:t>
        </w:r>
      </w:ins>
      <w:del w:id="13" w:author="Laura Dee" w:date="2020-10-06T08:13:00Z">
        <w:r w:rsidRPr="003B7A37" w:rsidDel="00284DAE">
          <w:rPr>
            <w:rFonts w:ascii="Helvetica Neue" w:eastAsia="Times New Roman" w:hAnsi="Helvetica Neue" w:cs="Times New Roman"/>
            <w:color w:val="333333"/>
            <w:sz w:val="21"/>
            <w:szCs w:val="21"/>
          </w:rPr>
          <w:delText xml:space="preserve">obtain meaningful results with clear </w:delText>
        </w:r>
      </w:del>
      <w:r w:rsidRPr="003B7A37">
        <w:rPr>
          <w:rFonts w:ascii="Helvetica Neue" w:eastAsia="Times New Roman" w:hAnsi="Helvetica Neue" w:cs="Times New Roman"/>
          <w:color w:val="333333"/>
          <w:sz w:val="21"/>
          <w:szCs w:val="21"/>
        </w:rPr>
        <w:t>causal connections</w:t>
      </w:r>
      <w:ins w:id="14" w:author="Laura Dee" w:date="2020-10-06T08:13:00Z">
        <w:r w:rsidR="00284DAE">
          <w:rPr>
            <w:rFonts w:ascii="Helvetica Neue" w:eastAsia="Times New Roman" w:hAnsi="Helvetica Neue" w:cs="Times New Roman"/>
            <w:color w:val="333333"/>
            <w:sz w:val="21"/>
            <w:szCs w:val="21"/>
          </w:rPr>
          <w:t xml:space="preserve"> between ?? </w:t>
        </w:r>
      </w:ins>
      <w:r w:rsidRPr="003B7A37">
        <w:rPr>
          <w:rFonts w:ascii="Helvetica Neue" w:eastAsia="Times New Roman" w:hAnsi="Helvetica Neue" w:cs="Times New Roman"/>
          <w:color w:val="333333"/>
          <w:sz w:val="21"/>
          <w:szCs w:val="21"/>
        </w:rPr>
        <w:t xml:space="preserve"> is limited by two </w:t>
      </w:r>
      <w:commentRangeStart w:id="15"/>
      <w:r w:rsidRPr="003B7A37">
        <w:rPr>
          <w:rFonts w:ascii="Helvetica Neue" w:eastAsia="Times New Roman" w:hAnsi="Helvetica Neue" w:cs="Times New Roman"/>
          <w:color w:val="333333"/>
          <w:sz w:val="21"/>
          <w:szCs w:val="21"/>
        </w:rPr>
        <w:t>things</w:t>
      </w:r>
      <w:commentRangeEnd w:id="15"/>
      <w:r w:rsidR="007E0E3D">
        <w:rPr>
          <w:rStyle w:val="CommentReference"/>
        </w:rPr>
        <w:commentReference w:id="15"/>
      </w:r>
      <w:r w:rsidRPr="003B7A37">
        <w:rPr>
          <w:rFonts w:ascii="Helvetica Neue" w:eastAsia="Times New Roman" w:hAnsi="Helvetica Neue" w:cs="Times New Roman"/>
          <w:color w:val="333333"/>
          <w:sz w:val="21"/>
          <w:szCs w:val="21"/>
        </w:rPr>
        <w:t>. First, our ability to imagine how the different elements of our ecological systems of interest are linked together</w:t>
      </w:r>
      <w:ins w:id="16" w:author="Laura Dee" w:date="2020-10-06T08:05:00Z">
        <w:r w:rsidR="00284DAE">
          <w:rPr>
            <w:rFonts w:ascii="Helvetica Neue" w:eastAsia="Times New Roman" w:hAnsi="Helvetica Neue" w:cs="Times New Roman"/>
            <w:color w:val="333333"/>
            <w:sz w:val="21"/>
            <w:szCs w:val="21"/>
          </w:rPr>
          <w:t xml:space="preserve"> (I.e., o</w:t>
        </w:r>
      </w:ins>
      <w:ins w:id="17" w:author="Laura Dee" w:date="2020-10-06T08:06:00Z">
        <w:r w:rsidR="00284DAE">
          <w:rPr>
            <w:rFonts w:ascii="Helvetica Neue" w:eastAsia="Times New Roman" w:hAnsi="Helvetica Neue" w:cs="Times New Roman"/>
            <w:color w:val="333333"/>
            <w:sz w:val="21"/>
            <w:szCs w:val="21"/>
          </w:rPr>
          <w:t>ur conceptual or theoretical model of how the system works)</w:t>
        </w:r>
      </w:ins>
      <w:r w:rsidRPr="003B7A37">
        <w:rPr>
          <w:rFonts w:ascii="Helvetica Neue" w:eastAsia="Times New Roman" w:hAnsi="Helvetica Neue" w:cs="Times New Roman"/>
          <w:color w:val="333333"/>
          <w:sz w:val="21"/>
          <w:szCs w:val="21"/>
        </w:rPr>
        <w:t xml:space="preserve">. Second, armed with this understanding, the use of proper </w:t>
      </w:r>
      <w:del w:id="18"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19" w:author="Laura Dee" w:date="2020-07-30T11:06:00Z">
        <w:r w:rsidR="007E0E3D">
          <w:rPr>
            <w:rFonts w:ascii="Helvetica Neue" w:eastAsia="Times New Roman" w:hAnsi="Helvetica Neue" w:cs="Times New Roman"/>
            <w:color w:val="333333"/>
            <w:sz w:val="21"/>
            <w:szCs w:val="21"/>
          </w:rPr>
          <w:t xml:space="preserve">analysis </w:t>
        </w:r>
        <w:commentRangeStart w:id="20"/>
        <w:r w:rsidR="007E0E3D">
          <w:rPr>
            <w:rFonts w:ascii="Helvetica Neue" w:eastAsia="Times New Roman" w:hAnsi="Helvetica Neue" w:cs="Times New Roman"/>
            <w:color w:val="333333"/>
            <w:sz w:val="21"/>
            <w:szCs w:val="21"/>
          </w:rPr>
          <w:t>designs</w:t>
        </w:r>
        <w:commentRangeEnd w:id="20"/>
        <w:r w:rsidR="007E0E3D">
          <w:rPr>
            <w:rStyle w:val="CommentReference"/>
          </w:rPr>
          <w:commentReference w:id="20"/>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hat can help us derive causal inference from observational data</w:t>
      </w:r>
      <w:ins w:id="21" w:author="Laura Dee" w:date="2020-10-06T08:06:00Z">
        <w:r w:rsidR="00284DAE">
          <w:rPr>
            <w:rFonts w:ascii="Helvetica Neue" w:eastAsia="Times New Roman" w:hAnsi="Helvetica Neue" w:cs="Times New Roman"/>
            <w:color w:val="333333"/>
            <w:sz w:val="21"/>
            <w:szCs w:val="21"/>
          </w:rPr>
          <w:t>. BUILD THIS UP</w:t>
        </w:r>
      </w:ins>
      <w:ins w:id="22" w:author="Laura Dee" w:date="2020-10-06T08:14:00Z">
        <w:r w:rsidR="000C4F5C">
          <w:rPr>
            <w:rFonts w:ascii="Helvetica Neue" w:eastAsia="Times New Roman" w:hAnsi="Helvetica Neue" w:cs="Times New Roman"/>
            <w:color w:val="333333"/>
            <w:sz w:val="21"/>
            <w:szCs w:val="21"/>
          </w:rPr>
          <w:t xml:space="preserve"> – the challenge -</w:t>
        </w:r>
      </w:ins>
      <w:ins w:id="23" w:author="Laura Dee" w:date="2020-10-06T08:06:00Z">
        <w:r w:rsidR="00284DAE">
          <w:rPr>
            <w:rFonts w:ascii="Helvetica Neue" w:eastAsia="Times New Roman" w:hAnsi="Helvetica Neue" w:cs="Times New Roman"/>
            <w:color w:val="333333"/>
            <w:sz w:val="21"/>
            <w:szCs w:val="21"/>
          </w:rPr>
          <w:t xml:space="preserve"> HERE SINCE I S</w:t>
        </w:r>
      </w:ins>
      <w:ins w:id="24" w:author="Laura Dee" w:date="2020-10-06T08:14:00Z">
        <w:r w:rsidR="000C4F5C">
          <w:rPr>
            <w:rFonts w:ascii="Helvetica Neue" w:eastAsia="Times New Roman" w:hAnsi="Helvetica Neue" w:cs="Times New Roman"/>
            <w:color w:val="333333"/>
            <w:sz w:val="21"/>
            <w:szCs w:val="21"/>
          </w:rPr>
          <w:t>U</w:t>
        </w:r>
      </w:ins>
      <w:ins w:id="25" w:author="Laura Dee" w:date="2020-10-06T08:06:00Z">
        <w:r w:rsidR="00284DAE">
          <w:rPr>
            <w:rFonts w:ascii="Helvetica Neue" w:eastAsia="Times New Roman" w:hAnsi="Helvetica Neue" w:cs="Times New Roman"/>
            <w:color w:val="333333"/>
            <w:sz w:val="21"/>
            <w:szCs w:val="21"/>
          </w:rPr>
          <w:t>GGEST CUTTING ThE FIRST BIT:</w:t>
        </w:r>
      </w:ins>
      <w:r w:rsidRPr="003B7A37">
        <w:rPr>
          <w:rFonts w:ascii="Helvetica Neue" w:eastAsia="Times New Roman" w:hAnsi="Helvetica Neue" w:cs="Times New Roman"/>
          <w:color w:val="333333"/>
          <w:sz w:val="21"/>
          <w:szCs w:val="21"/>
        </w:rPr>
        <w:t xml:space="preserve"> in the absence of key factors. We are always going to miss something. Period. Rather than to throw up our hands and abandon observational </w:t>
      </w:r>
      <w:del w:id="26"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27"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for causal inference because of this fact, it is better to try and understand what are the solutions to the grand problem of </w:t>
      </w:r>
      <w:r w:rsidRPr="003B7A37">
        <w:rPr>
          <w:rFonts w:ascii="Helvetica Neue" w:eastAsia="Times New Roman" w:hAnsi="Helvetica Neue" w:cs="Times New Roman"/>
          <w:b/>
          <w:bCs/>
          <w:color w:val="333333"/>
          <w:sz w:val="21"/>
          <w:szCs w:val="21"/>
        </w:rPr>
        <w:t>omitted variable bias</w:t>
      </w:r>
      <w:r w:rsidRPr="003B7A37">
        <w:rPr>
          <w:rFonts w:ascii="Helvetica Neue" w:eastAsia="Times New Roman" w:hAnsi="Helvetica Neue" w:cs="Times New Roman"/>
          <w:color w:val="333333"/>
          <w:sz w:val="21"/>
          <w:szCs w:val="21"/>
        </w:rPr>
        <w:t>.</w:t>
      </w:r>
    </w:p>
    <w:p w14:paraId="47B5AE48" w14:textId="3813A66B" w:rsidR="000C4F5C" w:rsidRDefault="000C4F5C" w:rsidP="003B7A37">
      <w:pPr>
        <w:spacing w:after="150"/>
        <w:rPr>
          <w:ins w:id="28" w:author="Laura Dee" w:date="2020-10-06T08:14:00Z"/>
          <w:rFonts w:ascii="Helvetica Neue" w:eastAsia="Times New Roman" w:hAnsi="Helvetica Neue" w:cs="Times New Roman"/>
          <w:color w:val="333333"/>
          <w:sz w:val="21"/>
          <w:szCs w:val="21"/>
        </w:rPr>
      </w:pPr>
    </w:p>
    <w:p w14:paraId="512BC931" w14:textId="465FF917" w:rsidR="000C4F5C" w:rsidRDefault="000C4F5C" w:rsidP="000C4F5C">
      <w:pPr>
        <w:spacing w:after="150"/>
        <w:rPr>
          <w:ins w:id="29" w:author="Laura Dee" w:date="2020-10-06T08:14:00Z"/>
          <w:rFonts w:ascii="Helvetica Neue" w:eastAsia="Times New Roman" w:hAnsi="Helvetica Neue" w:cs="Times New Roman"/>
          <w:color w:val="333333"/>
          <w:sz w:val="21"/>
          <w:szCs w:val="21"/>
        </w:rPr>
      </w:pPr>
      <w:ins w:id="30" w:author="Laura Dee" w:date="2020-10-06T08:14:00Z">
        <w:r>
          <w:rPr>
            <w:rFonts w:ascii="Helvetica Neue" w:eastAsia="Times New Roman" w:hAnsi="Helvetica Neue" w:cs="Times New Roman"/>
            <w:color w:val="333333"/>
            <w:sz w:val="21"/>
            <w:szCs w:val="21"/>
          </w:rPr>
          <w:tab/>
        </w:r>
        <w:r w:rsidRPr="003B7A37">
          <w:rPr>
            <w:rFonts w:ascii="Helvetica Neue" w:eastAsia="Times New Roman" w:hAnsi="Helvetica Neue" w:cs="Times New Roman"/>
            <w:color w:val="333333"/>
            <w:sz w:val="21"/>
            <w:szCs w:val="21"/>
          </w:rPr>
          <w:t xml:space="preserve">Omitted variable bias occurs when a predictor of interest is correlated with </w:t>
        </w:r>
      </w:ins>
      <w:ins w:id="31" w:author="Laura Dee" w:date="2020-10-06T08:15:00Z">
        <w:r>
          <w:rPr>
            <w:rFonts w:ascii="Helvetica Neue" w:eastAsia="Times New Roman" w:hAnsi="Helvetica Neue" w:cs="Times New Roman"/>
            <w:color w:val="333333"/>
            <w:sz w:val="21"/>
            <w:szCs w:val="21"/>
          </w:rPr>
          <w:t>other confounding</w:t>
        </w:r>
      </w:ins>
      <w:ins w:id="32" w:author="Laura Dee" w:date="2020-10-06T08:14:00Z">
        <w:r w:rsidRPr="003B7A37">
          <w:rPr>
            <w:rFonts w:ascii="Helvetica Neue" w:eastAsia="Times New Roman" w:hAnsi="Helvetica Neue" w:cs="Times New Roman"/>
            <w:color w:val="333333"/>
            <w:sz w:val="21"/>
            <w:szCs w:val="21"/>
          </w:rPr>
          <w:t xml:space="preserve"> variable</w:t>
        </w:r>
      </w:ins>
      <w:ins w:id="33" w:author="Laura Dee" w:date="2020-10-06T08:15:00Z">
        <w:r>
          <w:rPr>
            <w:rFonts w:ascii="Helvetica Neue" w:eastAsia="Times New Roman" w:hAnsi="Helvetica Neue" w:cs="Times New Roman"/>
            <w:color w:val="333333"/>
            <w:sz w:val="21"/>
            <w:szCs w:val="21"/>
          </w:rPr>
          <w:t>s</w:t>
        </w:r>
      </w:ins>
      <w:ins w:id="34" w:author="Laura Dee" w:date="2020-10-06T08:14:00Z">
        <w:r w:rsidRPr="003B7A37">
          <w:rPr>
            <w:rFonts w:ascii="Helvetica Neue" w:eastAsia="Times New Roman" w:hAnsi="Helvetica Neue" w:cs="Times New Roman"/>
            <w:color w:val="333333"/>
            <w:sz w:val="21"/>
            <w:szCs w:val="21"/>
          </w:rPr>
          <w:t xml:space="preserve"> that you have not measured and </w:t>
        </w:r>
      </w:ins>
      <w:ins w:id="35" w:author="Laura Dee" w:date="2020-10-06T08:15:00Z">
        <w:r>
          <w:rPr>
            <w:rFonts w:ascii="Helvetica Neue" w:eastAsia="Times New Roman" w:hAnsi="Helvetica Neue" w:cs="Times New Roman"/>
            <w:color w:val="333333"/>
            <w:sz w:val="21"/>
            <w:szCs w:val="21"/>
          </w:rPr>
          <w:t xml:space="preserve">thus </w:t>
        </w:r>
      </w:ins>
      <w:ins w:id="36" w:author="Laura Dee" w:date="2020-10-06T08:14:00Z">
        <w:r w:rsidRPr="003B7A37">
          <w:rPr>
            <w:rFonts w:ascii="Helvetica Neue" w:eastAsia="Times New Roman" w:hAnsi="Helvetica Neue" w:cs="Times New Roman"/>
            <w:color w:val="333333"/>
            <w:sz w:val="21"/>
            <w:szCs w:val="21"/>
          </w:rPr>
          <w:t xml:space="preserve">is not in </w:t>
        </w:r>
        <w:commentRangeStart w:id="37"/>
        <w:r w:rsidRPr="003B7A37">
          <w:rPr>
            <w:rFonts w:ascii="Helvetica Neue" w:eastAsia="Times New Roman" w:hAnsi="Helvetica Neue" w:cs="Times New Roman"/>
            <w:color w:val="333333"/>
            <w:sz w:val="21"/>
            <w:szCs w:val="21"/>
          </w:rPr>
          <w:t>your model of a system</w:t>
        </w:r>
      </w:ins>
      <w:commentRangeEnd w:id="37"/>
      <w:ins w:id="38" w:author="Laura Dee" w:date="2020-10-06T08:15:00Z">
        <w:r>
          <w:rPr>
            <w:rStyle w:val="CommentReference"/>
          </w:rPr>
          <w:commentReference w:id="37"/>
        </w:r>
      </w:ins>
      <w:ins w:id="39" w:author="Laura Dee" w:date="2020-10-06T08:14:00Z">
        <w:r w:rsidRPr="003B7A37">
          <w:rPr>
            <w:rFonts w:ascii="Helvetica Neue" w:eastAsia="Times New Roman" w:hAnsi="Helvetica Neue" w:cs="Times New Roman"/>
            <w:color w:val="333333"/>
            <w:sz w:val="21"/>
            <w:szCs w:val="21"/>
          </w:rPr>
          <w:t xml:space="preserve">. </w:t>
        </w:r>
      </w:ins>
    </w:p>
    <w:p w14:paraId="64E42FBC" w14:textId="17D24C86" w:rsidR="000C4F5C" w:rsidRPr="003B7A37" w:rsidRDefault="000C4F5C" w:rsidP="003B7A37">
      <w:pPr>
        <w:spacing w:after="150"/>
        <w:rPr>
          <w:rFonts w:ascii="Helvetica Neue" w:eastAsia="Times New Roman" w:hAnsi="Helvetica Neue" w:cs="Times New Roman"/>
          <w:color w:val="333333"/>
          <w:sz w:val="21"/>
          <w:szCs w:val="21"/>
        </w:rPr>
      </w:pPr>
    </w:p>
    <w:p w14:paraId="7DC74234" w14:textId="5D48F07D" w:rsidR="00935A3B" w:rsidRDefault="00935A3B" w:rsidP="003B7A37">
      <w:pPr>
        <w:spacing w:after="150"/>
        <w:rPr>
          <w:ins w:id="40" w:author="Laura Dee" w:date="2020-10-06T08:14:00Z"/>
          <w:rFonts w:ascii="Helvetica Neue" w:eastAsia="Times New Roman" w:hAnsi="Helvetica Neue" w:cs="Times New Roman"/>
          <w:color w:val="333333"/>
          <w:sz w:val="21"/>
          <w:szCs w:val="21"/>
        </w:rPr>
      </w:pPr>
    </w:p>
    <w:p w14:paraId="3706219D" w14:textId="77777777" w:rsidR="000C4F5C" w:rsidRDefault="000C4F5C" w:rsidP="003B7A37">
      <w:pPr>
        <w:spacing w:after="150"/>
        <w:rPr>
          <w:ins w:id="41" w:author="Laura Dee" w:date="2020-07-30T11:18:00Z"/>
          <w:rFonts w:ascii="Helvetica Neue" w:eastAsia="Times New Roman" w:hAnsi="Helvetica Neue" w:cs="Times New Roman"/>
          <w:color w:val="333333"/>
          <w:sz w:val="21"/>
          <w:szCs w:val="21"/>
        </w:rPr>
      </w:pPr>
    </w:p>
    <w:p w14:paraId="17AB55AC" w14:textId="12D4E6F0" w:rsidR="00935A3B" w:rsidRDefault="00284DAE" w:rsidP="003B7A37">
      <w:pPr>
        <w:spacing w:after="150"/>
        <w:rPr>
          <w:ins w:id="42" w:author="Laura Dee" w:date="2020-07-30T11:18:00Z"/>
          <w:rFonts w:ascii="Helvetica Neue" w:eastAsia="Times New Roman" w:hAnsi="Helvetica Neue" w:cs="Times New Roman"/>
          <w:color w:val="333333"/>
          <w:sz w:val="21"/>
          <w:szCs w:val="21"/>
        </w:rPr>
      </w:pPr>
      <w:ins w:id="43" w:author="Laura Dee" w:date="2020-10-06T08:07:00Z">
        <w:r>
          <w:rPr>
            <w:rFonts w:ascii="Helvetica Neue" w:eastAsia="Times New Roman" w:hAnsi="Helvetica Neue" w:cs="Times New Roman"/>
            <w:color w:val="333333"/>
            <w:sz w:val="21"/>
            <w:szCs w:val="21"/>
          </w:rPr>
          <w:t>Randomized</w:t>
        </w:r>
      </w:ins>
      <w:ins w:id="44" w:author="Laura Dee" w:date="2020-10-06T08:06:00Z">
        <w:r>
          <w:rPr>
            <w:rFonts w:ascii="Helvetica Neue" w:eastAsia="Times New Roman" w:hAnsi="Helvetica Neue" w:cs="Times New Roman"/>
            <w:color w:val="333333"/>
            <w:sz w:val="21"/>
            <w:szCs w:val="21"/>
          </w:rPr>
          <w:t xml:space="preserve"> </w:t>
        </w:r>
      </w:ins>
      <w:ins w:id="45" w:author="Laura Dee" w:date="2020-07-30T11:18:00Z">
        <w:r w:rsidR="00935A3B">
          <w:rPr>
            <w:rFonts w:ascii="Helvetica Neue" w:eastAsia="Times New Roman" w:hAnsi="Helvetica Neue" w:cs="Times New Roman"/>
            <w:color w:val="333333"/>
            <w:sz w:val="21"/>
            <w:szCs w:val="21"/>
          </w:rPr>
          <w:t xml:space="preserve">Experiments vs Observational </w:t>
        </w:r>
      </w:ins>
      <w:ins w:id="46" w:author="Laura Dee" w:date="2020-10-06T08:06:00Z">
        <w:r>
          <w:rPr>
            <w:rFonts w:ascii="Helvetica Neue" w:eastAsia="Times New Roman" w:hAnsi="Helvetica Neue" w:cs="Times New Roman"/>
            <w:color w:val="333333"/>
            <w:sz w:val="21"/>
            <w:szCs w:val="21"/>
          </w:rPr>
          <w:t xml:space="preserve">Designs </w:t>
        </w:r>
      </w:ins>
    </w:p>
    <w:p w14:paraId="2B8B0B00" w14:textId="77777777" w:rsidR="00935A3B" w:rsidRDefault="00935A3B" w:rsidP="003B7A37">
      <w:pPr>
        <w:spacing w:after="150"/>
        <w:rPr>
          <w:ins w:id="47" w:author="Laura Dee" w:date="2020-07-30T11:18:00Z"/>
          <w:rFonts w:ascii="Helvetica Neue" w:eastAsia="Times New Roman" w:hAnsi="Helvetica Neue" w:cs="Times New Roman"/>
          <w:color w:val="333333"/>
          <w:sz w:val="21"/>
          <w:szCs w:val="21"/>
        </w:rPr>
      </w:pPr>
    </w:p>
    <w:p w14:paraId="551F4D04" w14:textId="7862E432" w:rsidR="003B7A37" w:rsidRDefault="00DF15C6" w:rsidP="003B7A37">
      <w:pPr>
        <w:spacing w:after="150"/>
        <w:rPr>
          <w:ins w:id="48" w:author="Laura Dee" w:date="2020-07-30T11:26:00Z"/>
          <w:rFonts w:ascii="Helvetica Neue" w:eastAsia="Times New Roman" w:hAnsi="Helvetica Neue" w:cs="Times New Roman"/>
          <w:color w:val="333333"/>
          <w:sz w:val="21"/>
          <w:szCs w:val="21"/>
        </w:rPr>
      </w:pPr>
      <w:ins w:id="49" w:author="Laura Dee" w:date="2020-07-30T11:07:00Z">
        <w:r>
          <w:rPr>
            <w:rFonts w:ascii="Helvetica Neue" w:eastAsia="Times New Roman" w:hAnsi="Helvetica Neue" w:cs="Times New Roman"/>
            <w:color w:val="333333"/>
            <w:sz w:val="21"/>
            <w:szCs w:val="21"/>
          </w:rPr>
          <w:t>Bias – differentiated from other issues like noise, sampling variability, and it arise</w:t>
        </w:r>
      </w:ins>
      <w:ins w:id="50" w:author="Laura Dee" w:date="2020-07-30T11:08:00Z">
        <w:r>
          <w:rPr>
            <w:rFonts w:ascii="Helvetica Neue" w:eastAsia="Times New Roman" w:hAnsi="Helvetica Neue" w:cs="Times New Roman"/>
            <w:color w:val="333333"/>
            <w:sz w:val="21"/>
            <w:szCs w:val="21"/>
          </w:rPr>
          <w:t xml:space="preserve">s from confounding variables. Misattributing the effect of Z to X on Y. </w:t>
        </w:r>
      </w:ins>
      <w:r w:rsidR="003B7A37" w:rsidRPr="003B7A37">
        <w:rPr>
          <w:rFonts w:ascii="Helvetica Neue" w:eastAsia="Times New Roman" w:hAnsi="Helvetica Neue" w:cs="Times New Roman"/>
          <w:color w:val="333333"/>
          <w:sz w:val="21"/>
          <w:szCs w:val="21"/>
        </w:rPr>
        <w:t xml:space="preserve">Omitted variable bias occurs when a predictor of interest is correlated with a second variable that you have not measured and is not in your model of a system. </w:t>
      </w:r>
    </w:p>
    <w:p w14:paraId="1EFAA02E" w14:textId="77777777" w:rsidR="00F6512E" w:rsidRDefault="00F6512E" w:rsidP="00F6512E">
      <w:pPr>
        <w:rPr>
          <w:ins w:id="51" w:author="Laura Dee" w:date="2020-07-30T11:26:00Z"/>
          <w:b/>
          <w:bCs/>
        </w:rPr>
      </w:pPr>
      <w:ins w:id="52" w:author="Laura Dee" w:date="2020-07-30T11:26:00Z">
        <w:r>
          <w:rPr>
            <w:b/>
            <w:bCs/>
          </w:rPr>
          <w:t>Table or Box on Biases with DAGs:</w:t>
        </w:r>
      </w:ins>
    </w:p>
    <w:p w14:paraId="0FDFB4D1" w14:textId="77777777" w:rsidR="00F6512E" w:rsidRPr="003A1576" w:rsidRDefault="00F6512E" w:rsidP="00F6512E">
      <w:pPr>
        <w:pStyle w:val="ListParagraph"/>
        <w:numPr>
          <w:ilvl w:val="0"/>
          <w:numId w:val="1"/>
        </w:numPr>
        <w:rPr>
          <w:ins w:id="53" w:author="Laura Dee" w:date="2020-07-30T11:26:00Z"/>
        </w:rPr>
      </w:pPr>
      <w:ins w:id="54" w:author="Laura Dee" w:date="2020-07-30T11:26:00Z">
        <w:r w:rsidRPr="003A1576">
          <w:t>Omitted variables bias</w:t>
        </w:r>
      </w:ins>
    </w:p>
    <w:p w14:paraId="142880EF" w14:textId="77777777" w:rsidR="00F6512E" w:rsidRPr="003A1576" w:rsidRDefault="00F6512E" w:rsidP="00F6512E">
      <w:pPr>
        <w:pStyle w:val="ListParagraph"/>
        <w:numPr>
          <w:ilvl w:val="0"/>
          <w:numId w:val="1"/>
        </w:numPr>
        <w:rPr>
          <w:ins w:id="55" w:author="Laura Dee" w:date="2020-07-30T11:26:00Z"/>
        </w:rPr>
      </w:pPr>
      <w:ins w:id="56" w:author="Laura Dee" w:date="2020-07-30T11:26:00Z">
        <w:r w:rsidRPr="003A1576">
          <w:t>Collider Bias</w:t>
        </w:r>
      </w:ins>
    </w:p>
    <w:p w14:paraId="70E6FD7B" w14:textId="77777777" w:rsidR="00F6512E" w:rsidRPr="003A1576" w:rsidRDefault="00F6512E" w:rsidP="00F6512E">
      <w:pPr>
        <w:pStyle w:val="ListParagraph"/>
        <w:numPr>
          <w:ilvl w:val="0"/>
          <w:numId w:val="1"/>
        </w:numPr>
        <w:rPr>
          <w:ins w:id="57" w:author="Laura Dee" w:date="2020-07-30T11:26:00Z"/>
        </w:rPr>
      </w:pPr>
      <w:ins w:id="58" w:author="Laura Dee" w:date="2020-07-30T11:26:00Z">
        <w:r w:rsidRPr="003A1576">
          <w:t xml:space="preserve">Bad controls </w:t>
        </w:r>
      </w:ins>
    </w:p>
    <w:p w14:paraId="04D94A0E" w14:textId="6B70E941" w:rsidR="00F6512E" w:rsidRDefault="00F6512E" w:rsidP="003B7A37">
      <w:pPr>
        <w:spacing w:after="150"/>
        <w:rPr>
          <w:ins w:id="59" w:author="Laura Dee" w:date="2020-07-30T11:26:00Z"/>
          <w:rFonts w:ascii="Helvetica Neue" w:eastAsia="Times New Roman" w:hAnsi="Helvetica Neue" w:cs="Times New Roman"/>
          <w:color w:val="333333"/>
          <w:sz w:val="21"/>
          <w:szCs w:val="21"/>
        </w:rPr>
      </w:pPr>
    </w:p>
    <w:p w14:paraId="5D5D2962" w14:textId="77777777" w:rsidR="00F6512E" w:rsidRDefault="00F6512E" w:rsidP="00F6512E">
      <w:pPr>
        <w:pStyle w:val="NormalWeb"/>
        <w:spacing w:before="0" w:beforeAutospacing="0" w:after="150" w:afterAutospacing="0"/>
        <w:rPr>
          <w:ins w:id="60" w:author="Laura Dee" w:date="2020-07-30T11:26:00Z"/>
          <w:rFonts w:ascii="Helvetica Neue" w:hAnsi="Helvetica Neue"/>
          <w:color w:val="333333"/>
          <w:sz w:val="21"/>
          <w:szCs w:val="21"/>
        </w:rPr>
      </w:pPr>
      <w:ins w:id="61" w:author="Laura Dee" w:date="2020-07-30T11:26:00Z">
        <w:r>
          <w:rPr>
            <w:rFonts w:ascii="Helvetica Neue" w:hAnsi="Helvetica Neue"/>
            <w:color w:val="333333"/>
            <w:sz w:val="21"/>
            <w:szCs w:val="21"/>
          </w:rPr>
          <w:lastRenderedPageBreak/>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65B1497D" w14:textId="77777777" w:rsidR="00F6512E" w:rsidRPr="003B7A37" w:rsidRDefault="00F6512E" w:rsidP="003B7A37">
      <w:pPr>
        <w:spacing w:after="150"/>
        <w:rPr>
          <w:rFonts w:ascii="Helvetica Neue" w:eastAsia="Times New Roman" w:hAnsi="Helvetica Neue" w:cs="Times New Roman"/>
          <w:color w:val="333333"/>
          <w:sz w:val="21"/>
          <w:szCs w:val="21"/>
        </w:rPr>
      </w:pPr>
    </w:p>
    <w:p w14:paraId="74394E8C" w14:textId="053984E3" w:rsidR="00F6512E" w:rsidRDefault="00F6512E" w:rsidP="00F6512E">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Here we </w:t>
      </w:r>
      <w:ins w:id="62"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63" w:author="Laura Dee" w:date="2020-07-30T11:27:00Z">
        <w:r>
          <w:rPr>
            <w:rFonts w:ascii="Helvetica Neue" w:hAnsi="Helvetica Neue"/>
            <w:color w:val="333333"/>
            <w:sz w:val="21"/>
            <w:szCs w:val="21"/>
          </w:rPr>
          <w:t xml:space="preserve">We first present the typical approach in ecology to deal with confounding variables, and thus omitted variables bias. </w:t>
        </w:r>
      </w:ins>
      <w:r>
        <w:rPr>
          <w:rFonts w:ascii="Helvetica Neue" w:hAnsi="Helvetica Neue"/>
          <w:color w:val="333333"/>
          <w:sz w:val="21"/>
          <w:szCs w:val="21"/>
        </w:rPr>
        <w:t>We</w:t>
      </w:r>
      <w:ins w:id="64"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65"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We then review several robust techniques to model data with omitted variables, and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pPr>
        <w:rPr>
          <w:ins w:id="66" w:author="Laura Dee" w:date="2020-07-30T11:10:00Z"/>
        </w:rPr>
      </w:pPr>
    </w:p>
    <w:p w14:paraId="02C29E70" w14:textId="77777777" w:rsidR="00DF15C6" w:rsidRDefault="00DF15C6">
      <w:pPr>
        <w:rPr>
          <w:ins w:id="67" w:author="Laura Dee" w:date="2020-07-30T11:10:00Z"/>
        </w:rPr>
      </w:pPr>
    </w:p>
    <w:p w14:paraId="48274124" w14:textId="3904A88B" w:rsidR="00DF15C6" w:rsidRPr="00312E76" w:rsidRDefault="00DF15C6">
      <w:pPr>
        <w:rPr>
          <w:ins w:id="68" w:author="Laura Dee" w:date="2020-07-30T11:09:00Z"/>
          <w:b/>
          <w:bCs/>
        </w:rPr>
      </w:pPr>
      <w:ins w:id="69" w:author="Laura Dee" w:date="2020-07-30T11:09:00Z">
        <w:r w:rsidRPr="00312E76">
          <w:rPr>
            <w:b/>
            <w:bCs/>
          </w:rPr>
          <w:t>Example – new section heading</w:t>
        </w:r>
      </w:ins>
    </w:p>
    <w:p w14:paraId="54D1B029" w14:textId="77777777" w:rsidR="00DF15C6" w:rsidRDefault="00DF15C6">
      <w:pPr>
        <w:rPr>
          <w:ins w:id="70" w:author="Laura Dee" w:date="2020-07-30T11:09:00Z"/>
        </w:rPr>
      </w:pPr>
    </w:p>
    <w:p w14:paraId="6FBAFD0E" w14:textId="23B7B723" w:rsidR="00DF15C6" w:rsidRDefault="00DF15C6" w:rsidP="00DF15C6">
      <w:pPr>
        <w:spacing w:after="150"/>
        <w:rPr>
          <w:ins w:id="71" w:author="Laura Dee" w:date="2020-07-30T11:10:00Z"/>
          <w:rFonts w:ascii="Helvetica Neue" w:eastAsia="Times New Roman" w:hAnsi="Helvetica Neue" w:cs="Times New Roman"/>
          <w:color w:val="333333"/>
          <w:sz w:val="21"/>
          <w:szCs w:val="21"/>
        </w:rPr>
      </w:pPr>
      <w:ins w:id="72"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73"/>
      <w:commentRangeEnd w:id="73"/>
      <w:r>
        <w:rPr>
          <w:rStyle w:val="CommentReference"/>
        </w:rPr>
        <w:commentReference w:id="73"/>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74" w:author="Laura Dee" w:date="2020-07-30T11:10:00Z">
        <w:r>
          <w:rPr>
            <w:rFonts w:ascii="Helvetica Neue" w:eastAsia="Times New Roman" w:hAnsi="Helvetica Neue" w:cs="Times New Roman"/>
            <w:color w:val="333333"/>
            <w:sz w:val="21"/>
            <w:szCs w:val="21"/>
          </w:rPr>
          <w:t xml:space="preserve">In this system, we aim to study the causal relationship between xxxxxx and yyyyyy. </w:t>
        </w:r>
      </w:ins>
    </w:p>
    <w:p w14:paraId="6BAB58F0" w14:textId="7D7E421B" w:rsidR="00DF15C6" w:rsidRPr="003B7A37" w:rsidRDefault="00DF15C6" w:rsidP="00DF15C6">
      <w:pPr>
        <w:spacing w:after="150"/>
        <w:rPr>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Temperature 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52ECF59" w14:textId="5963166F" w:rsidR="00DF15C6" w:rsidRDefault="00DF15C6">
      <w:pPr>
        <w:rPr>
          <w:ins w:id="75" w:author="Laura Dee" w:date="2020-07-30T11:10:00Z"/>
        </w:rPr>
      </w:pPr>
    </w:p>
    <w:p w14:paraId="49608F25" w14:textId="328D7D81"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1D68CD58" w:rsidR="000C3515" w:rsidRDefault="000C3515" w:rsidP="000C3515">
      <w:pPr>
        <w:pStyle w:val="NormalWeb"/>
        <w:spacing w:before="0" w:beforeAutospacing="0" w:after="150" w:afterAutospacing="0"/>
        <w:rPr>
          <w:ins w:id="76" w:author="Laura Dee" w:date="2020-07-30T11:13:00Z"/>
          <w:rFonts w:ascii="Helvetica Neue" w:hAnsi="Helvetica Neue"/>
          <w:color w:val="333333"/>
          <w:sz w:val="21"/>
          <w:szCs w:val="21"/>
        </w:rPr>
      </w:pPr>
      <w:ins w:id="77" w:author="Laura Dee" w:date="2020-07-30T11:12:00Z">
        <w:r>
          <w:rPr>
            <w:rFonts w:ascii="Helvetica Neue" w:hAnsi="Helvetica Neue"/>
            <w:color w:val="333333"/>
            <w:sz w:val="21"/>
            <w:szCs w:val="21"/>
          </w:rPr>
          <w:t xml:space="preserve">Defining Bias. Defining Confounding Variables. </w:t>
        </w:r>
      </w:ins>
      <w:ins w:id="78" w:author="Laura Dee" w:date="2020-07-30T11:13:00Z">
        <w:r w:rsidR="00467C56">
          <w:rPr>
            <w:rFonts w:ascii="Helvetica Neue" w:hAnsi="Helvetica Neue"/>
            <w:color w:val="333333"/>
            <w:sz w:val="21"/>
            <w:szCs w:val="21"/>
          </w:rPr>
          <w:t>Differentiating</w:t>
        </w:r>
      </w:ins>
      <w:ins w:id="79" w:author="Laura Dee" w:date="2020-07-30T11:12:00Z">
        <w:r>
          <w:rPr>
            <w:rFonts w:ascii="Helvetica Neue" w:hAnsi="Helvetica Neue"/>
            <w:color w:val="333333"/>
            <w:sz w:val="21"/>
            <w:szCs w:val="21"/>
          </w:rPr>
          <w:t xml:space="preserve"> from Inference and Sampling Variability – this is </w:t>
        </w:r>
      </w:ins>
      <w:ins w:id="80" w:author="Laura Dee" w:date="2020-07-30T11:13:00Z">
        <w:r w:rsidR="00467C56">
          <w:rPr>
            <w:rFonts w:ascii="Helvetica Neue" w:hAnsi="Helvetica Neue"/>
            <w:color w:val="333333"/>
            <w:sz w:val="21"/>
            <w:szCs w:val="21"/>
          </w:rPr>
          <w:t>n</w:t>
        </w:r>
      </w:ins>
      <w:ins w:id="81" w:author="Laura Dee" w:date="2020-07-30T11:12:00Z">
        <w:r>
          <w:rPr>
            <w:rFonts w:ascii="Helvetica Neue" w:hAnsi="Helvetica Neue"/>
            <w:color w:val="333333"/>
            <w:sz w:val="21"/>
            <w:szCs w:val="21"/>
          </w:rPr>
          <w:t>ot a “signal to noise” i</w:t>
        </w:r>
      </w:ins>
      <w:ins w:id="82" w:author="Laura Dee" w:date="2020-07-30T11:13:00Z">
        <w:r>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83" w:author="Laura Dee" w:date="2020-07-30T11:11:00Z"/>
          <w:b/>
          <w:bCs/>
        </w:rPr>
      </w:pPr>
    </w:p>
    <w:p w14:paraId="3166D900" w14:textId="737C3100" w:rsidR="00DD132A" w:rsidRDefault="00BC5F5C">
      <w:pPr>
        <w:rPr>
          <w:ins w:id="84" w:author="Laura Dee" w:date="2020-07-30T11:20:00Z"/>
          <w:b/>
          <w:bCs/>
        </w:rPr>
      </w:pPr>
      <w:ins w:id="85" w:author="Laura Dee" w:date="2020-07-30T11:18:00Z">
        <w:r>
          <w:rPr>
            <w:b/>
            <w:bCs/>
          </w:rPr>
          <w:t xml:space="preserve">Typical approaches </w:t>
        </w:r>
      </w:ins>
      <w:ins w:id="86" w:author="Laura Dee" w:date="2020-07-30T11:20:00Z">
        <w:r w:rsidR="006B4E5A">
          <w:rPr>
            <w:b/>
            <w:bCs/>
          </w:rPr>
          <w:t>in Ecology</w:t>
        </w:r>
      </w:ins>
    </w:p>
    <w:p w14:paraId="4BFEFC1D" w14:textId="77777777" w:rsidR="006914F1" w:rsidRPr="00292C44" w:rsidRDefault="006914F1">
      <w:pPr>
        <w:rPr>
          <w:ins w:id="87" w:author="Laura Dee" w:date="2020-07-30T11:48:00Z"/>
          <w:i/>
          <w:iCs/>
        </w:rPr>
      </w:pPr>
    </w:p>
    <w:p w14:paraId="1D58436E" w14:textId="101AD109" w:rsidR="00D84FFB" w:rsidRDefault="00B657BE">
      <w:pPr>
        <w:rPr>
          <w:ins w:id="88" w:author="Laura Dee" w:date="2020-07-30T11:48:00Z"/>
          <w:i/>
          <w:iCs/>
        </w:rPr>
      </w:pPr>
      <w:ins w:id="89" w:author="Laura Dee" w:date="2020-07-30T11:47:00Z">
        <w:r w:rsidRPr="00292C44">
          <w:rPr>
            <w:i/>
            <w:iCs/>
          </w:rPr>
          <w:t xml:space="preserve">Typical </w:t>
        </w:r>
        <w:commentRangeStart w:id="90"/>
        <w:r w:rsidRPr="00292C44">
          <w:rPr>
            <w:i/>
            <w:iCs/>
          </w:rPr>
          <w:t>approach</w:t>
        </w:r>
      </w:ins>
      <w:commentRangeEnd w:id="90"/>
      <w:ins w:id="91" w:author="Laura Dee" w:date="2020-07-30T11:51:00Z">
        <w:r w:rsidR="002E71E9">
          <w:rPr>
            <w:rStyle w:val="CommentReference"/>
          </w:rPr>
          <w:commentReference w:id="90"/>
        </w:r>
      </w:ins>
      <w:ins w:id="92"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variables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93"/>
      <w:commentRangeEnd w:id="93"/>
      <w:r>
        <w:rPr>
          <w:rStyle w:val="CommentReference"/>
        </w:rPr>
        <w:commentReference w:id="93"/>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94"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etc (e.g., Lebo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77777777" w:rsidR="00B657BE" w:rsidRPr="006914F1" w:rsidDel="006914F1" w:rsidRDefault="00B657BE" w:rsidP="006914F1">
      <w:pPr>
        <w:spacing w:after="150"/>
        <w:rPr>
          <w:del w:id="95" w:author="Laura Dee" w:date="2020-07-30T11:48:00Z"/>
        </w:rPr>
      </w:pPr>
    </w:p>
    <w:p w14:paraId="05E3F245" w14:textId="77777777" w:rsidR="00B657BE" w:rsidRPr="006914F1" w:rsidDel="006914F1" w:rsidRDefault="00B657BE" w:rsidP="00B657BE">
      <w:pPr>
        <w:rPr>
          <w:del w:id="96"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0A07EBD4" w:rsidR="00BC5F5C" w:rsidRDefault="00BC5F5C">
      <w:pPr>
        <w:rPr>
          <w:b/>
          <w:bCs/>
        </w:rPr>
      </w:pPr>
    </w:p>
    <w:p w14:paraId="6CEEEB58" w14:textId="77777777" w:rsidR="00B657BE" w:rsidRDefault="00B657BE">
      <w:pPr>
        <w:rPr>
          <w:b/>
          <w:bCs/>
        </w:rPr>
      </w:pPr>
    </w:p>
    <w:p w14:paraId="1FAC53E6" w14:textId="0B0E5E0F" w:rsidR="00BC5F5C" w:rsidRDefault="007E0937">
      <w:pPr>
        <w:rPr>
          <w:b/>
          <w:bCs/>
        </w:rPr>
      </w:pPr>
      <w:r>
        <w:rPr>
          <w:b/>
          <w:bCs/>
        </w:rPr>
        <w:t xml:space="preserve">The risk: unobserved confounding variables </w:t>
      </w:r>
      <w:ins w:id="97" w:author="Laura Dee" w:date="2020-07-30T11:48:00Z">
        <w:r w:rsidR="006914F1">
          <w:rPr>
            <w:b/>
            <w:bCs/>
          </w:rPr>
          <w:t xml:space="preserve"> - </w:t>
        </w:r>
      </w:ins>
      <w:ins w:id="98" w:author="Laura Dee" w:date="2020-07-30T11:50:00Z">
        <w:r w:rsidR="00E57D0D">
          <w:rPr>
            <w:b/>
            <w:bCs/>
          </w:rPr>
          <w:t>S</w:t>
        </w:r>
      </w:ins>
      <w:ins w:id="99"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100" w:author="Laura Dee" w:date="2020-07-30T11:11:00Z"/>
          <w:b/>
          <w:bCs/>
          <w:rPrChange w:id="101" w:author="Laura Dee" w:date="2020-07-30T11:11:00Z">
            <w:rPr>
              <w:ins w:id="102" w:author="Laura Dee" w:date="2020-07-30T11:11:00Z"/>
            </w:rPr>
          </w:rPrChange>
        </w:rPr>
      </w:pPr>
    </w:p>
    <w:p w14:paraId="7331C03C" w14:textId="704331BF" w:rsidR="00DD132A" w:rsidRDefault="00DD132A">
      <w:pPr>
        <w:rPr>
          <w:ins w:id="103" w:author="Laura Dee" w:date="2020-07-30T11:11:00Z"/>
          <w:b/>
          <w:bCs/>
        </w:rPr>
      </w:pPr>
      <w:ins w:id="104" w:author="Laura Dee" w:date="2020-07-30T11:11:00Z">
        <w:r w:rsidRPr="00DD132A">
          <w:rPr>
            <w:b/>
            <w:bCs/>
            <w:rPrChange w:id="105" w:author="Laura Dee" w:date="2020-07-30T11:11:00Z">
              <w:rPr/>
            </w:rPrChange>
          </w:rPr>
          <w:t xml:space="preserve">Using DAGs to help </w:t>
        </w:r>
      </w:ins>
    </w:p>
    <w:p w14:paraId="5CD855BC" w14:textId="77777777" w:rsidR="00DD132A" w:rsidRPr="00DD132A" w:rsidRDefault="00DD132A">
      <w:pPr>
        <w:rPr>
          <w:ins w:id="106" w:author="Laura Dee" w:date="2020-07-30T11:11:00Z"/>
          <w:b/>
          <w:bCs/>
          <w:rPrChange w:id="107" w:author="Laura Dee" w:date="2020-07-30T11:11:00Z">
            <w:rPr>
              <w:ins w:id="108" w:author="Laura Dee" w:date="2020-07-30T11:11:00Z"/>
            </w:rPr>
          </w:rPrChange>
        </w:rPr>
      </w:pPr>
    </w:p>
    <w:p w14:paraId="7C0C1478" w14:textId="05DA27D6" w:rsidR="00B43375" w:rsidRDefault="006A27BE" w:rsidP="00DD132A">
      <w:pPr>
        <w:pStyle w:val="Caption1"/>
        <w:spacing w:before="0" w:beforeAutospacing="0" w:after="150" w:afterAutospacing="0"/>
        <w:rPr>
          <w:rFonts w:ascii="Helvetica Neue" w:hAnsi="Helvetica Neue"/>
          <w:color w:val="333333"/>
          <w:sz w:val="21"/>
          <w:szCs w:val="21"/>
        </w:rPr>
      </w:pPr>
      <w:ins w:id="109" w:author="Laura Dee" w:date="2020-07-30T11:29:00Z">
        <w:r>
          <w:rPr>
            <w:rFonts w:ascii="Helvetica Neue" w:hAnsi="Helvetica Neue"/>
            <w:color w:val="333333"/>
            <w:sz w:val="21"/>
            <w:szCs w:val="21"/>
          </w:rPr>
          <w:t xml:space="preserve">DAG </w:t>
        </w:r>
        <w:commentRangeStart w:id="110"/>
        <w:r>
          <w:rPr>
            <w:rFonts w:ascii="Helvetica Neue" w:hAnsi="Helvetica Neue"/>
            <w:color w:val="333333"/>
            <w:sz w:val="21"/>
            <w:szCs w:val="21"/>
          </w:rPr>
          <w:t>Figure</w:t>
        </w:r>
        <w:commentRangeEnd w:id="110"/>
        <w:r>
          <w:rPr>
            <w:rStyle w:val="CommentReference"/>
            <w:rFonts w:asciiTheme="minorHAnsi" w:eastAsiaTheme="minorHAnsi" w:hAnsiTheme="minorHAnsi" w:cstheme="minorBidi"/>
          </w:rPr>
          <w:commentReference w:id="110"/>
        </w:r>
        <w:r>
          <w:rPr>
            <w:rFonts w:ascii="Helvetica Neue" w:hAnsi="Helvetica Neue"/>
            <w:color w:val="333333"/>
            <w:sz w:val="21"/>
            <w:szCs w:val="21"/>
          </w:rPr>
          <w:t xml:space="preserve">. </w:t>
        </w:r>
      </w:ins>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111"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 e is for additional sources of variability uncorrelated with other drivers.</w:t>
      </w:r>
      <w:ins w:id="112"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w:t>
        </w:r>
        <w:r w:rsidR="00D57227">
          <w:rPr>
            <w:rFonts w:ascii="Helvetica Neue" w:hAnsi="Helvetica Neue"/>
            <w:color w:val="333333"/>
            <w:sz w:val="21"/>
            <w:szCs w:val="21"/>
          </w:rPr>
          <w:lastRenderedPageBreak/>
          <w:t xml:space="preserve">of Y </w:t>
        </w:r>
      </w:ins>
      <w:ins w:id="113" w:author="Laura Dee" w:date="2020-07-30T11:13:00Z">
        <w:r w:rsidR="006C2658">
          <w:rPr>
            <w:rFonts w:ascii="Helvetica Neue" w:hAnsi="Helvetica Neue"/>
            <w:color w:val="333333"/>
            <w:sz w:val="21"/>
            <w:szCs w:val="21"/>
          </w:rPr>
          <w:t xml:space="preserve">shown in e </w:t>
        </w:r>
      </w:ins>
      <w:ins w:id="114" w:author="Laura Dee" w:date="2020-07-30T11:11:00Z">
        <w:r w:rsidR="00D57227">
          <w:rPr>
            <w:rFonts w:ascii="Helvetica Neue" w:hAnsi="Helvetica Neue"/>
            <w:color w:val="333333"/>
            <w:sz w:val="21"/>
            <w:szCs w:val="21"/>
          </w:rPr>
          <w:t xml:space="preserve">that are uncorrelated with the X of interest are not a </w:t>
        </w:r>
      </w:ins>
      <w:ins w:id="115" w:author="Laura Dee" w:date="2020-07-30T11:12:00Z">
        <w:r w:rsidR="00D57227">
          <w:rPr>
            <w:rFonts w:ascii="Helvetica Neue" w:hAnsi="Helvetica Neue"/>
            <w:color w:val="333333"/>
            <w:sz w:val="21"/>
            <w:szCs w:val="21"/>
          </w:rPr>
          <w:t>problem for bias, and more</w:t>
        </w:r>
      </w:ins>
      <w:ins w:id="116" w:author="Laura Dee" w:date="2020-07-30T11:13:00Z">
        <w:r w:rsidR="006C2658">
          <w:rPr>
            <w:rFonts w:ascii="Helvetica Neue" w:hAnsi="Helvetica Neue"/>
            <w:color w:val="333333"/>
            <w:sz w:val="21"/>
            <w:szCs w:val="21"/>
          </w:rPr>
          <w:t>-</w:t>
        </w:r>
      </w:ins>
      <w:ins w:id="117"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5B24E2AA" w14:textId="0F3DFBE3" w:rsidR="00DD132A" w:rsidRDefault="00DD132A">
      <w:pPr>
        <w:rPr>
          <w:ins w:id="118" w:author="Laura Dee" w:date="2020-07-30T11:13:00Z"/>
        </w:rPr>
      </w:pPr>
    </w:p>
    <w:p w14:paraId="57F4EC8F" w14:textId="77777777" w:rsidR="006C2658" w:rsidRDefault="006C2658">
      <w:pPr>
        <w:rPr>
          <w:ins w:id="119" w:author="Laura Dee" w:date="2020-07-30T11:13:00Z"/>
        </w:rPr>
      </w:pPr>
    </w:p>
    <w:p w14:paraId="1D36EF8C" w14:textId="77777777" w:rsidR="006A27BE" w:rsidRPr="00B24FC7" w:rsidRDefault="006A27BE" w:rsidP="006A27BE">
      <w:pPr>
        <w:spacing w:after="240" w:line="360" w:lineRule="auto"/>
        <w:rPr>
          <w:ins w:id="120" w:author="Laura Dee" w:date="2020-07-30T11:29:00Z"/>
          <w:b/>
          <w:bCs/>
          <w:i/>
        </w:rPr>
      </w:pPr>
      <w:ins w:id="121" w:author="Laura Dee" w:date="2020-07-30T11:29:00Z">
        <w:r w:rsidRPr="00364287">
          <w:rPr>
            <w:i/>
          </w:rPr>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468673D8" w14:textId="22F68CB9" w:rsidR="009F48B9" w:rsidRDefault="009F48B9" w:rsidP="009F48B9">
      <w:pPr>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122"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123" w:author="Laura Dee" w:date="2020-07-30T11:43:00Z"/>
          <w:rFonts w:ascii="Helvetica Neue" w:eastAsia="Times New Roman" w:hAnsi="Helvetica Neue" w:cs="Times New Roman"/>
          <w:color w:val="333333"/>
          <w:sz w:val="21"/>
          <w:szCs w:val="21"/>
          <w:shd w:val="clear" w:color="auto" w:fill="FFFFFF"/>
        </w:rPr>
      </w:pPr>
      <w:ins w:id="124" w:author="Laura Dee" w:date="2020-07-30T11:43:00Z">
        <w:r w:rsidRPr="006914F1">
          <w:rPr>
            <w:rFonts w:ascii="Helvetica Neue" w:eastAsia="Times New Roman" w:hAnsi="Helvetica Neue" w:cs="Times New Roman"/>
            <w:color w:val="333333"/>
            <w:sz w:val="21"/>
            <w:szCs w:val="21"/>
            <w:highlight w:val="yellow"/>
            <w:shd w:val="clear" w:color="auto" w:fill="FFFFFF"/>
            <w:rPrChange w:id="125" w:author="Laura Dee" w:date="2020-07-30T11:48:00Z">
              <w:rPr>
                <w:rFonts w:ascii="Helvetica Neue" w:eastAsia="Times New Roman" w:hAnsi="Helvetica Neue" w:cs="Times New Roman"/>
                <w:color w:val="333333"/>
                <w:sz w:val="21"/>
                <w:szCs w:val="21"/>
                <w:shd w:val="clear" w:color="auto" w:fill="FFFFFF"/>
              </w:rPr>
            </w:rPrChange>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126"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127" w:author="Laura Dee" w:date="2020-07-30T11:31:00Z"/>
          <w:rFonts w:ascii="Helvetica Neue" w:eastAsia="Times New Roman" w:hAnsi="Helvetica Neue" w:cs="Times New Roman"/>
          <w:color w:val="333333"/>
          <w:sz w:val="21"/>
          <w:szCs w:val="21"/>
          <w:shd w:val="clear" w:color="auto" w:fill="FFFFFF"/>
        </w:rPr>
      </w:pPr>
      <w:ins w:id="128"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129" w:author="Laura Dee" w:date="2020-07-30T11:49:00Z">
        <w:r>
          <w:rPr>
            <w:rFonts w:ascii="Helvetica Neue" w:eastAsia="Times New Roman" w:hAnsi="Helvetica Neue" w:cs="Times New Roman"/>
            <w:color w:val="333333"/>
            <w:sz w:val="21"/>
            <w:szCs w:val="21"/>
            <w:shd w:val="clear" w:color="auto" w:fill="FFFFFF"/>
          </w:rPr>
          <w:t>c</w:t>
        </w:r>
      </w:ins>
      <w:ins w:id="130"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131"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77777777" w:rsidR="009F48B9" w:rsidRPr="00B619BD" w:rsidRDefault="009F48B9" w:rsidP="009F48B9">
      <w:pPr>
        <w:rPr>
          <w:ins w:id="132" w:author="Laura Dee" w:date="2020-07-30T11:31:00Z"/>
          <w:rFonts w:ascii="Helvetica Neue" w:eastAsia="Times New Roman" w:hAnsi="Helvetica Neue" w:cs="Times New Roman"/>
          <w:b/>
          <w:bCs/>
          <w:color w:val="333333"/>
          <w:sz w:val="21"/>
          <w:szCs w:val="21"/>
          <w:shd w:val="clear" w:color="auto" w:fill="FFFFFF"/>
          <w:rPrChange w:id="133" w:author="Laura Dee" w:date="2020-07-30T11:43:00Z">
            <w:rPr>
              <w:ins w:id="134" w:author="Laura Dee" w:date="2020-07-30T11:31:00Z"/>
              <w:rFonts w:ascii="Helvetica Neue" w:eastAsia="Times New Roman" w:hAnsi="Helvetica Neue" w:cs="Times New Roman"/>
              <w:color w:val="333333"/>
              <w:sz w:val="21"/>
              <w:szCs w:val="21"/>
              <w:shd w:val="clear" w:color="auto" w:fill="FFFFFF"/>
            </w:rPr>
          </w:rPrChange>
        </w:rPr>
      </w:pP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B619BD">
        <w:rPr>
          <w:b w:val="0"/>
          <w:rPrChange w:id="135" w:author="Laura Dee" w:date="2020-07-30T11:43:00Z">
            <w:rPr/>
          </w:rPrChange>
        </w:rPr>
        <w:t>Simple Solutions From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6BEAA59E" w14:textId="77777777" w:rsidR="00687D49" w:rsidRPr="00687D49" w:rsidRDefault="00687D49" w:rsidP="00687D49">
      <w:pPr>
        <w:spacing w:before="300" w:after="150"/>
        <w:outlineLvl w:val="1"/>
        <w:rPr>
          <w:rFonts w:ascii="Helvetica Neue" w:eastAsia="Times New Roman" w:hAnsi="Helvetica Neue" w:cs="Times New Roman"/>
          <w:color w:val="333333"/>
          <w:sz w:val="45"/>
          <w:szCs w:val="45"/>
        </w:rPr>
      </w:pPr>
      <w:r w:rsidRPr="00687D49">
        <w:rPr>
          <w:rFonts w:ascii="Helvetica Neue" w:eastAsia="Times New Roman" w:hAnsi="Helvetica Neue" w:cs="Times New Roman"/>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36"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37"/>
        <w:r>
          <w:rPr>
            <w:rFonts w:ascii="Helvetica Neue" w:eastAsia="Times New Roman" w:hAnsi="Helvetica Neue" w:cs="Times New Roman"/>
            <w:color w:val="333333"/>
            <w:sz w:val="21"/>
            <w:szCs w:val="21"/>
          </w:rPr>
          <w:t xml:space="preserve">. </w:t>
        </w:r>
      </w:ins>
      <w:del w:id="138"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lastRenderedPageBreak/>
        <w:t>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variables a researcher needs to sample for a specific question, the problem of study design or justification to skeptical reviewers becomes far less daunting.</w:t>
      </w:r>
      <w:commentRangeEnd w:id="137"/>
      <w:r>
        <w:rPr>
          <w:rStyle w:val="CommentReference"/>
        </w:rPr>
        <w:commentReference w:id="137"/>
      </w:r>
    </w:p>
    <w:p w14:paraId="381BF7AC" w14:textId="77777777" w:rsidR="00687D49" w:rsidRPr="00687D49" w:rsidRDefault="00687D49" w:rsidP="00687D49">
      <w:pPr>
        <w:rPr>
          <w:rFonts w:ascii="Times New Roman" w:eastAsia="Times New Roman" w:hAnsi="Times New Roman" w:cs="Times New Roman"/>
        </w:rPr>
      </w:pPr>
    </w:p>
    <w:p w14:paraId="34191EB1" w14:textId="2746E8AC" w:rsidR="006A27BE" w:rsidRDefault="006A27BE">
      <w:pPr>
        <w:rPr>
          <w:ins w:id="139" w:author="Laura Dee" w:date="2020-07-30T11:46:00Z"/>
        </w:rPr>
      </w:pPr>
    </w:p>
    <w:p w14:paraId="6658DE22" w14:textId="77777777" w:rsidR="00687D49" w:rsidRPr="00745038" w:rsidRDefault="00687D49">
      <w:pPr>
        <w:rPr>
          <w:i/>
          <w:iCs/>
          <w:rPrChange w:id="140" w:author="Laura Dee" w:date="2020-07-30T11:49:00Z">
            <w:rPr/>
          </w:rPrChange>
        </w:rPr>
      </w:pPr>
    </w:p>
    <w:p w14:paraId="22FC1F6A" w14:textId="7BE9BAAC" w:rsidR="006C2658" w:rsidRPr="00745038" w:rsidRDefault="00D84FFB">
      <w:pPr>
        <w:rPr>
          <w:i/>
          <w:iCs/>
          <w:rPrChange w:id="141" w:author="Laura Dee" w:date="2020-07-30T11:49:00Z">
            <w:rPr/>
          </w:rPrChange>
        </w:rPr>
      </w:pPr>
      <w:r w:rsidRPr="00745038">
        <w:rPr>
          <w:i/>
          <w:iCs/>
          <w:rPrChange w:id="142" w:author="Laura Dee" w:date="2020-07-30T11:49:00Z">
            <w:rPr/>
          </w:rPrChange>
        </w:rPr>
        <w:t>Contrasting these approaches with random effects</w:t>
      </w:r>
      <w:ins w:id="143" w:author="Laura Dee" w:date="2020-07-30T11:39:00Z">
        <w:r w:rsidR="00A615D2" w:rsidRPr="00745038">
          <w:rPr>
            <w:i/>
            <w:iCs/>
            <w:rPrChange w:id="144" w:author="Laura Dee" w:date="2020-07-30T11:49:00Z">
              <w:rPr/>
            </w:rPrChange>
          </w:rPr>
          <w:t xml:space="preserve">: </w:t>
        </w:r>
      </w:ins>
      <w:ins w:id="145" w:author="Laura Dee" w:date="2020-07-30T11:42:00Z">
        <w:r w:rsidR="007E0937" w:rsidRPr="00745038">
          <w:rPr>
            <w:i/>
            <w:iCs/>
            <w:rPrChange w:id="146" w:author="Laura Dee" w:date="2020-07-30T11:49:00Z">
              <w:rPr/>
            </w:rPrChange>
          </w:rPr>
          <w:t>R</w:t>
        </w:r>
      </w:ins>
      <w:ins w:id="147" w:author="Laura Dee" w:date="2020-07-30T11:39:00Z">
        <w:r w:rsidR="00A615D2" w:rsidRPr="00745038">
          <w:rPr>
            <w:i/>
            <w:iCs/>
            <w:rPrChange w:id="148" w:author="Laura Dee" w:date="2020-07-30T11:49:00Z">
              <w:rPr/>
            </w:rPrChange>
          </w:rPr>
          <w:t>andom effects make strong assumptions</w:t>
        </w:r>
      </w:ins>
      <w:del w:id="149" w:author="Laura Dee" w:date="2020-07-30T11:39:00Z">
        <w:r w:rsidRPr="00745038" w:rsidDel="00A615D2">
          <w:rPr>
            <w:i/>
            <w:iCs/>
            <w:rPrChange w:id="150" w:author="Laura Dee" w:date="2020-07-30T11:49:00Z">
              <w:rPr/>
            </w:rPrChange>
          </w:rPr>
          <w:delText xml:space="preserve"> </w:delText>
        </w:r>
      </w:del>
    </w:p>
    <w:p w14:paraId="152C7469" w14:textId="50AB5816" w:rsidR="00D84FFB" w:rsidRDefault="00D84FFB">
      <w:pPr>
        <w:rPr>
          <w:ins w:id="151" w:author="Laura Dee" w:date="2020-07-30T11:42:00Z"/>
        </w:rPr>
      </w:pPr>
    </w:p>
    <w:p w14:paraId="585F2AB8" w14:textId="77777777" w:rsidR="007E0937" w:rsidRDefault="007E0937"/>
    <w:p w14:paraId="29B9B25A" w14:textId="00A999A9" w:rsidR="006B4E05" w:rsidRDefault="006B4E05"/>
    <w:p w14:paraId="09E4E2FD" w14:textId="73241FFE" w:rsidR="001131CB" w:rsidRDefault="001131CB" w:rsidP="001131CB"/>
    <w:p w14:paraId="4BEC4DC8" w14:textId="7CD5C0D1" w:rsidR="001131CB" w:rsidRPr="000B215E" w:rsidRDefault="001131CB" w:rsidP="001131CB">
      <w:pPr>
        <w:rPr>
          <w:i/>
          <w:iCs/>
        </w:rPr>
      </w:pPr>
      <w:r w:rsidRPr="000B215E">
        <w:rPr>
          <w:i/>
          <w:iCs/>
        </w:rPr>
        <w:t>Other solutions</w:t>
      </w:r>
    </w:p>
    <w:p w14:paraId="2F530CF6" w14:textId="024A2300" w:rsidR="001131CB" w:rsidRDefault="001131CB" w:rsidP="001131CB">
      <w:pPr>
        <w:pStyle w:val="ListParagraph"/>
        <w:numPr>
          <w:ilvl w:val="0"/>
          <w:numId w:val="1"/>
        </w:numPr>
        <w:rPr>
          <w:ins w:id="152" w:author="Laura Dee" w:date="2020-07-30T11:44:00Z"/>
        </w:rPr>
      </w:pPr>
      <w:r>
        <w:t>Front door</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corresponding change in the response due to the change in the mediator. This is naturally done in Structural Equation Modeling (Bollen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infaunal species richness would be hopelessly contaminated by a number of open backdoors. However, if at least one of the impacts is via deposition of sludge, then we can estimate a) the relationship between distance from plant and depth of sludge on the benthos and b) depth of sludge and infaunal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712D7A35" w14:textId="77777777" w:rsidR="000F4B39" w:rsidRDefault="000F4B39">
      <w:pPr>
        <w:ind w:left="360"/>
        <w:pPrChange w:id="153" w:author="Laura Dee" w:date="2020-07-30T11:44:00Z">
          <w:pPr>
            <w:pStyle w:val="ListParagraph"/>
            <w:numPr>
              <w:numId w:val="1"/>
            </w:numPr>
            <w:ind w:hanging="360"/>
          </w:pPr>
        </w:pPrChange>
      </w:pPr>
    </w:p>
    <w:p w14:paraId="6760A818" w14:textId="18B54506" w:rsidR="001131CB" w:rsidRDefault="001131CB" w:rsidP="001131CB">
      <w:pPr>
        <w:pStyle w:val="ListParagraph"/>
        <w:numPr>
          <w:ilvl w:val="0"/>
          <w:numId w:val="1"/>
        </w:numPr>
      </w:pPr>
      <w:r>
        <w:t>Quasi experimental approaches – briefly mention and can cite Larsen et al MEE</w:t>
      </w:r>
    </w:p>
    <w:p w14:paraId="7D25B3B8" w14:textId="60455244" w:rsidR="001131CB" w:rsidRDefault="001131CB" w:rsidP="001131CB">
      <w:pPr>
        <w:pStyle w:val="ListParagraph"/>
        <w:numPr>
          <w:ilvl w:val="0"/>
          <w:numId w:val="1"/>
        </w:numPr>
      </w:pPr>
      <w:r>
        <w:t>Sensitivity tests (Oster … ; Altonji)</w:t>
      </w:r>
    </w:p>
    <w:p w14:paraId="54AFBADD" w14:textId="1802D6C3" w:rsidR="001131CB" w:rsidRDefault="001131CB" w:rsidP="001131CB"/>
    <w:p w14:paraId="51FAAFE9" w14:textId="77777777" w:rsidR="001131CB" w:rsidRDefault="001131CB" w:rsidP="001131CB"/>
    <w:p w14:paraId="193B6858" w14:textId="77777777" w:rsidR="001131CB" w:rsidRDefault="001131CB" w:rsidP="001131CB">
      <w:r>
        <w:t xml:space="preserve">Other sources of bias and confounding variables </w:t>
      </w:r>
    </w:p>
    <w:p w14:paraId="171EC4A0" w14:textId="77777777" w:rsidR="001131CB" w:rsidRDefault="001131CB" w:rsidP="001131CB">
      <w:pPr>
        <w:pStyle w:val="ListParagraph"/>
        <w:numPr>
          <w:ilvl w:val="0"/>
          <w:numId w:val="1"/>
        </w:numPr>
      </w:pPr>
      <w:r>
        <w:t>Dynamic confounders</w:t>
      </w:r>
    </w:p>
    <w:p w14:paraId="1269DAA3" w14:textId="77777777" w:rsidR="001131CB" w:rsidRDefault="001131CB" w:rsidP="001131CB">
      <w:pPr>
        <w:pStyle w:val="ListParagraph"/>
        <w:numPr>
          <w:ilvl w:val="0"/>
          <w:numId w:val="1"/>
        </w:numPr>
      </w:pPr>
      <w:r>
        <w:t>Measurement error</w:t>
      </w:r>
    </w:p>
    <w:p w14:paraId="01F54EA6" w14:textId="77777777" w:rsidR="001131CB" w:rsidRDefault="001131CB" w:rsidP="001131CB">
      <w:pPr>
        <w:pStyle w:val="ListParagraph"/>
        <w:numPr>
          <w:ilvl w:val="0"/>
          <w:numId w:val="1"/>
        </w:numPr>
      </w:pPr>
      <w:r>
        <w:lastRenderedPageBreak/>
        <w:t xml:space="preserve">Reverse causality </w:t>
      </w:r>
    </w:p>
    <w:p w14:paraId="3AD6E8F5" w14:textId="77777777" w:rsidR="001131CB" w:rsidRDefault="001131CB" w:rsidP="001131CB">
      <w:pPr>
        <w:pStyle w:val="ListParagraph"/>
        <w:numPr>
          <w:ilvl w:val="0"/>
          <w:numId w:val="1"/>
        </w:numPr>
      </w:pPr>
      <w:r>
        <w:t xml:space="preserve">Colliders </w:t>
      </w:r>
    </w:p>
    <w:p w14:paraId="3FF5C105" w14:textId="77777777" w:rsidR="001131CB" w:rsidRDefault="001131CB" w:rsidP="001131CB"/>
    <w:p w14:paraId="68C03D6E" w14:textId="7822DCD9" w:rsidR="001131CB" w:rsidRDefault="001131CB" w:rsidP="001131CB">
      <w:r>
        <w:t>Discussion:</w:t>
      </w:r>
    </w:p>
    <w:p w14:paraId="2142DB10" w14:textId="308329A3" w:rsidR="00345B79" w:rsidRDefault="00345B79" w:rsidP="001131CB">
      <w:r>
        <w:t xml:space="preserve">Inference vs bias. [Trade-offs between bias and variance </w:t>
      </w:r>
      <w:r>
        <w:tab/>
        <w:t xml:space="preserve">] </w:t>
      </w:r>
    </w:p>
    <w:p w14:paraId="49905927" w14:textId="6E4FFB17" w:rsidR="001131CB" w:rsidRDefault="001131CB" w:rsidP="001131CB">
      <w:r>
        <w:t xml:space="preserve">Trade-offs between within- and between-estimators </w:t>
      </w:r>
    </w:p>
    <w:p w14:paraId="0D608E9B" w14:textId="080FA8F7" w:rsidR="001131CB" w:rsidRDefault="001131CB" w:rsidP="001131CB">
      <w:r>
        <w:t xml:space="preserve">R2 is not a valid way to assess </w:t>
      </w:r>
    </w:p>
    <w:p w14:paraId="5BD1BFBB" w14:textId="77777777" w:rsidR="001131CB" w:rsidRDefault="001131CB" w:rsidP="001131CB"/>
    <w:sectPr w:rsidR="001131CB"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6" w:author="Laura Dee" w:date="2020-10-06T08:13:00Z" w:initials="LD">
    <w:p w14:paraId="056BED4A" w14:textId="074E9393" w:rsidR="00284DAE" w:rsidRDefault="00284DAE">
      <w:pPr>
        <w:pStyle w:val="CommentText"/>
      </w:pPr>
      <w:r>
        <w:rPr>
          <w:rStyle w:val="CommentReference"/>
        </w:rPr>
        <w:annotationRef/>
      </w:r>
      <w:r>
        <w:t>Redundant?</w:t>
      </w:r>
    </w:p>
  </w:comment>
  <w:comment w:id="15" w:author="Laura Dee" w:date="2020-07-30T11:06:00Z" w:initials="LD">
    <w:p w14:paraId="25B7D1CE" w14:textId="77777777" w:rsidR="00DF15C6" w:rsidRDefault="007E0E3D">
      <w:pPr>
        <w:pStyle w:val="CommentText"/>
      </w:pPr>
      <w:r>
        <w:rPr>
          <w:rStyle w:val="CommentReference"/>
        </w:rPr>
        <w:annotationRef/>
      </w:r>
      <w:r>
        <w:t>More general introduce to bias is needed. I wonder if we want to instead hone on in bias being one important reasons here. I would argue there is more to do it than just these two things but that is perhaps covered elsewhere?</w:t>
      </w:r>
    </w:p>
    <w:p w14:paraId="3424A721" w14:textId="77777777" w:rsidR="00DF15C6" w:rsidRDefault="00DF15C6">
      <w:pPr>
        <w:pStyle w:val="CommentText"/>
      </w:pPr>
    </w:p>
    <w:p w14:paraId="68DD351C" w14:textId="78555436" w:rsidR="007E0E3D" w:rsidRDefault="00DF15C6">
      <w:pPr>
        <w:pStyle w:val="CommentText"/>
      </w:pPr>
      <w:r>
        <w:t>Should we make a big statement here on how experiments can get around this through randomization but bias is even more of a problem from observations?</w:t>
      </w:r>
      <w:r w:rsidR="007E0E3D">
        <w:t xml:space="preserve"> </w:t>
      </w:r>
    </w:p>
  </w:comment>
  <w:comment w:id="20"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37" w:author="Laura Dee" w:date="2020-10-06T08:15:00Z" w:initials="LD">
    <w:p w14:paraId="6AE3BCFF" w14:textId="12696B8C" w:rsidR="000C4F5C" w:rsidRDefault="000C4F5C">
      <w:pPr>
        <w:pStyle w:val="CommentText"/>
      </w:pPr>
      <w:r>
        <w:rPr>
          <w:rStyle w:val="CommentReference"/>
        </w:rPr>
        <w:annotationRef/>
      </w:r>
      <w:r>
        <w:t>Or should we differentiate our conceptual model of the system vs our analysis?</w:t>
      </w:r>
    </w:p>
  </w:comment>
  <w:comment w:id="73"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90"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93" w:author="Laura Dee" w:date="2020-07-30T11:46:00Z" w:initials="LD">
    <w:p w14:paraId="02645135" w14:textId="0BABD0D0" w:rsidR="00B657BE" w:rsidRDefault="00B657BE" w:rsidP="00B657BE">
      <w:pPr>
        <w:pStyle w:val="CommentText"/>
      </w:pPr>
      <w:r>
        <w:rPr>
          <w:rStyle w:val="CommentReference"/>
        </w:rPr>
        <w:annotationRef/>
      </w:r>
      <w:r>
        <w:t>Im not sure I totally agree here that these are the solutions to recommend. I suggest moving all of this t</w:t>
      </w:r>
      <w:r w:rsidR="002019B5">
        <w:t xml:space="preserve">o </w:t>
      </w:r>
      <w:r>
        <w:t>the typical ecological design approach section</w:t>
      </w:r>
    </w:p>
  </w:comment>
  <w:comment w:id="110" w:author="Laura Dee" w:date="2020-07-30T11:29:00Z" w:initials="LD">
    <w:p w14:paraId="45FFBA18" w14:textId="4504B6E3" w:rsidR="006A27BE" w:rsidRDefault="006A27BE">
      <w:pPr>
        <w:pStyle w:val="CommentText"/>
      </w:pPr>
      <w:r>
        <w:rPr>
          <w:rStyle w:val="CommentReference"/>
        </w:rPr>
        <w:annotationRef/>
      </w:r>
      <w:r>
        <w:t xml:space="preserve">Be sure to include confoudners in the error term. </w:t>
      </w:r>
    </w:p>
  </w:comment>
  <w:comment w:id="137" w:author="Laura Dee" w:date="2020-07-30T11:46:00Z" w:initials="LD">
    <w:p w14:paraId="0D22F197" w14:textId="203671E4" w:rsidR="00687D49" w:rsidRDefault="00687D49">
      <w:pPr>
        <w:pStyle w:val="CommentText"/>
      </w:pPr>
      <w:r>
        <w:rPr>
          <w:rStyle w:val="CommentReference"/>
        </w:rPr>
        <w:annotationRef/>
      </w:r>
      <w:r>
        <w:t>Im not sure I totally agree here that these are the solutions to recommend. I suggest moving all of this t othe typical ecological design approach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056BED4A" w15:done="0"/>
  <w15:commentEx w15:paraId="68DD351C" w15:done="0"/>
  <w15:commentEx w15:paraId="5BD9E0A1" w15:done="0"/>
  <w15:commentEx w15:paraId="6AE3BCFF" w15:done="0"/>
  <w15:commentEx w15:paraId="277FEE7E" w15:done="0"/>
  <w15:commentEx w15:paraId="558BD638" w15:done="0"/>
  <w15:commentEx w15:paraId="02645135" w15:done="0"/>
  <w15:commentEx w15:paraId="45FFBA18" w15:done="0"/>
  <w15:commentEx w15:paraId="0D22F1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326A59D" w16cex:dateUtc="2020-10-06T14:13:00Z"/>
  <w16cex:commentExtensible w16cex:durableId="22CD2844" w16cex:dateUtc="2020-07-30T17:06:00Z"/>
  <w16cex:commentExtensible w16cex:durableId="22CD2834" w16cex:dateUtc="2020-07-30T17:06:00Z"/>
  <w16cex:commentExtensible w16cex:durableId="2326A611" w16cex:dateUtc="2020-10-06T14:15: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2CD31A6" w16cex:dateUtc="2020-07-30T1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056BED4A" w16cid:durableId="2326A59D"/>
  <w16cid:commentId w16cid:paraId="68DD351C" w16cid:durableId="22CD2844"/>
  <w16cid:commentId w16cid:paraId="5BD9E0A1" w16cid:durableId="22CD2834"/>
  <w16cid:commentId w16cid:paraId="6AE3BCFF" w16cid:durableId="2326A611"/>
  <w16cid:commentId w16cid:paraId="277FEE7E" w16cid:durableId="22CD28E6"/>
  <w16cid:commentId w16cid:paraId="558BD638" w16cid:durableId="22CD32C0"/>
  <w16cid:commentId w16cid:paraId="02645135" w16cid:durableId="22CD31B4"/>
  <w16cid:commentId w16cid:paraId="45FFBA18" w16cid:durableId="22CD2D93"/>
  <w16cid:commentId w16cid:paraId="0D22F197" w16cid:durableId="22CD31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B215E"/>
    <w:rsid w:val="000C3515"/>
    <w:rsid w:val="000C4F5C"/>
    <w:rsid w:val="000F0624"/>
    <w:rsid w:val="000F4B39"/>
    <w:rsid w:val="00107DD5"/>
    <w:rsid w:val="001131CB"/>
    <w:rsid w:val="001849A0"/>
    <w:rsid w:val="002019B5"/>
    <w:rsid w:val="00216215"/>
    <w:rsid w:val="00220DA7"/>
    <w:rsid w:val="002460A3"/>
    <w:rsid w:val="00284DAE"/>
    <w:rsid w:val="00292C44"/>
    <w:rsid w:val="002E71E9"/>
    <w:rsid w:val="00312E76"/>
    <w:rsid w:val="00345B79"/>
    <w:rsid w:val="00351FF1"/>
    <w:rsid w:val="003937D1"/>
    <w:rsid w:val="00397204"/>
    <w:rsid w:val="003B7A37"/>
    <w:rsid w:val="00467C56"/>
    <w:rsid w:val="00571C15"/>
    <w:rsid w:val="00585572"/>
    <w:rsid w:val="005B51D4"/>
    <w:rsid w:val="005C1B08"/>
    <w:rsid w:val="005D7914"/>
    <w:rsid w:val="005E206C"/>
    <w:rsid w:val="0065492A"/>
    <w:rsid w:val="00675AE5"/>
    <w:rsid w:val="00687D49"/>
    <w:rsid w:val="006914F1"/>
    <w:rsid w:val="006A27BE"/>
    <w:rsid w:val="006B4E05"/>
    <w:rsid w:val="006B4E5A"/>
    <w:rsid w:val="006C154D"/>
    <w:rsid w:val="006C2658"/>
    <w:rsid w:val="00745038"/>
    <w:rsid w:val="007E0937"/>
    <w:rsid w:val="007E0E3D"/>
    <w:rsid w:val="0082580F"/>
    <w:rsid w:val="00895418"/>
    <w:rsid w:val="00906466"/>
    <w:rsid w:val="00935A3B"/>
    <w:rsid w:val="0096145E"/>
    <w:rsid w:val="009E0122"/>
    <w:rsid w:val="009F48B9"/>
    <w:rsid w:val="00A129B7"/>
    <w:rsid w:val="00A4775B"/>
    <w:rsid w:val="00A615D2"/>
    <w:rsid w:val="00B43375"/>
    <w:rsid w:val="00B619BD"/>
    <w:rsid w:val="00B657BE"/>
    <w:rsid w:val="00BC5F5C"/>
    <w:rsid w:val="00BD1AA3"/>
    <w:rsid w:val="00C15562"/>
    <w:rsid w:val="00C40052"/>
    <w:rsid w:val="00C92AD0"/>
    <w:rsid w:val="00CA7490"/>
    <w:rsid w:val="00CF4871"/>
    <w:rsid w:val="00D44338"/>
    <w:rsid w:val="00D57227"/>
    <w:rsid w:val="00D84FFB"/>
    <w:rsid w:val="00DD132A"/>
    <w:rsid w:val="00DF15C6"/>
    <w:rsid w:val="00E5149B"/>
    <w:rsid w:val="00E57D0D"/>
    <w:rsid w:val="00F6512E"/>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6</Pages>
  <Words>2534</Words>
  <Characters>1444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94</cp:revision>
  <dcterms:created xsi:type="dcterms:W3CDTF">2020-07-30T17:00:00Z</dcterms:created>
  <dcterms:modified xsi:type="dcterms:W3CDTF">2020-10-06T14:15:00Z</dcterms:modified>
</cp:coreProperties>
</file>